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98B03" w14:textId="77777777" w:rsidR="006B39FD" w:rsidRDefault="006B39FD" w:rsidP="006552C4">
      <w:bookmarkStart w:id="0" w:name="OLE_LINK1"/>
      <w:bookmarkStart w:id="1" w:name="OLE_LINK2"/>
      <w:r>
        <w:t>Quantum computing is a new field of computer science that seeks to introduce a new paradigm for computing faster than classical computers</w:t>
      </w:r>
      <w:commentRangeStart w:id="2"/>
      <w:r>
        <w:t>.</w:t>
      </w:r>
      <w:commentRangeEnd w:id="2"/>
      <w:r w:rsidR="003D3019">
        <w:rPr>
          <w:rStyle w:val="CommentReference"/>
        </w:rPr>
        <w:commentReference w:id="2"/>
      </w:r>
      <w:r>
        <w:t xml:space="preserve"> Research into algorithms that are uniquely efficient on quantum computers has been ongoing since the introduction of Shor’s algorithm for integer factorization in </w:t>
      </w:r>
      <w:commentRangeStart w:id="3"/>
      <w:r>
        <w:t>1994</w:t>
      </w:r>
      <w:commentRangeEnd w:id="3"/>
      <w:r w:rsidR="003D3019">
        <w:rPr>
          <w:rStyle w:val="CommentReference"/>
        </w:rPr>
        <w:commentReference w:id="3"/>
      </w:r>
      <w:r>
        <w:t xml:space="preserve">. In particular, the intractable algorithms in NP are desperate for a more efficient solution that could be provided by a </w:t>
      </w:r>
      <w:commentRangeStart w:id="4"/>
      <w:r>
        <w:t xml:space="preserve">quantum computer </w:t>
      </w:r>
      <w:commentRangeEnd w:id="4"/>
      <w:r w:rsidR="003D3019">
        <w:rPr>
          <w:rStyle w:val="CommentReference"/>
        </w:rPr>
        <w:commentReference w:id="4"/>
      </w:r>
      <w:r>
        <w:t xml:space="preserve">– so much so that the P = NP problem is currently the most important question in theoretical </w:t>
      </w:r>
      <w:commentRangeStart w:id="5"/>
      <w:r>
        <w:t>computer science.</w:t>
      </w:r>
      <w:commentRangeEnd w:id="5"/>
      <w:r w:rsidR="003D3019">
        <w:rPr>
          <w:rStyle w:val="CommentReference"/>
        </w:rPr>
        <w:commentReference w:id="5"/>
      </w:r>
    </w:p>
    <w:p w14:paraId="0B36BC46" w14:textId="0AC50658" w:rsidR="006B39FD" w:rsidRDefault="006B39FD" w:rsidP="006552C4">
      <w:r>
        <w:t xml:space="preserve">One such NP problem to be examined is </w:t>
      </w:r>
      <w:commentRangeStart w:id="6"/>
      <w:r>
        <w:t>the Travelling Salesman Problem</w:t>
      </w:r>
      <w:commentRangeEnd w:id="6"/>
      <w:r w:rsidR="003D3019">
        <w:rPr>
          <w:rStyle w:val="CommentReference"/>
        </w:rPr>
        <w:commentReference w:id="6"/>
      </w:r>
      <w:r>
        <w:t>.</w:t>
      </w:r>
      <w:r w:rsidR="007C25DE">
        <w:t xml:space="preserve"> Precise solutions of the TSP can be calculated in no better than </w:t>
      </w:r>
      <w:commentRangeStart w:id="7"/>
      <w:r w:rsidR="007C25DE">
        <w:t>O(n</w:t>
      </w:r>
      <w:r w:rsidR="007C25DE">
        <w:rPr>
          <w:vertAlign w:val="superscript"/>
        </w:rPr>
        <w:t>2</w:t>
      </w:r>
      <w:r w:rsidR="007C25DE">
        <w:t>2</w:t>
      </w:r>
      <w:r w:rsidR="007C25DE">
        <w:rPr>
          <w:vertAlign w:val="superscript"/>
        </w:rPr>
        <w:t>n</w:t>
      </w:r>
      <w:r w:rsidR="007C25DE">
        <w:t xml:space="preserve">), </w:t>
      </w:r>
      <w:commentRangeEnd w:id="7"/>
      <w:r w:rsidR="003D3019">
        <w:rPr>
          <w:rStyle w:val="CommentReference"/>
        </w:rPr>
        <w:commentReference w:id="7"/>
      </w:r>
      <w:r w:rsidR="007C25DE">
        <w:t xml:space="preserve">becoming intractable at impractically small values of n; even the best approximation algorithms are limited to values of n in the thousands – requiring </w:t>
      </w:r>
      <w:proofErr w:type="spellStart"/>
      <w:r w:rsidR="007C25DE">
        <w:t>potentionally</w:t>
      </w:r>
      <w:proofErr w:type="spellEnd"/>
      <w:r w:rsidR="007C25DE">
        <w:t xml:space="preserve"> hundreds of </w:t>
      </w:r>
      <w:commentRangeStart w:id="8"/>
      <w:r w:rsidR="007C25DE">
        <w:t>CPU days to complete</w:t>
      </w:r>
      <w:commentRangeEnd w:id="8"/>
      <w:r w:rsidR="003D3019">
        <w:rPr>
          <w:rStyle w:val="CommentReference"/>
        </w:rPr>
        <w:commentReference w:id="8"/>
      </w:r>
      <w:r w:rsidR="007C25DE">
        <w:t xml:space="preserve">. </w:t>
      </w:r>
      <w:proofErr w:type="gramStart"/>
      <w:r w:rsidR="007C25DE">
        <w:t>Thus</w:t>
      </w:r>
      <w:proofErr w:type="gramEnd"/>
      <w:r w:rsidR="007C25DE">
        <w:t xml:space="preserve"> is it critical to explore the capabilities of a quantum algorithm in solving the TSP. Such algorithms can currently be </w:t>
      </w:r>
      <w:r w:rsidR="007C25DE" w:rsidRPr="003D3019">
        <w:rPr>
          <w:strike/>
        </w:rPr>
        <w:t>simulated</w:t>
      </w:r>
      <w:r w:rsidR="003D3019">
        <w:t xml:space="preserve"> implemented?</w:t>
      </w:r>
      <w:r w:rsidR="007C25DE">
        <w:t xml:space="preserve"> </w:t>
      </w:r>
      <w:r w:rsidR="00551BB7">
        <w:t xml:space="preserve">using the </w:t>
      </w:r>
      <w:commentRangeStart w:id="9"/>
      <w:proofErr w:type="spellStart"/>
      <w:r w:rsidR="00551BB7">
        <w:t>Qiskit</w:t>
      </w:r>
      <w:proofErr w:type="spellEnd"/>
      <w:r w:rsidR="00551BB7">
        <w:t xml:space="preserve"> Aqua library</w:t>
      </w:r>
      <w:commentRangeEnd w:id="9"/>
      <w:r w:rsidR="003D3019">
        <w:rPr>
          <w:rStyle w:val="CommentReference"/>
        </w:rPr>
        <w:commentReference w:id="9"/>
      </w:r>
      <w:r w:rsidR="00551BB7">
        <w:t xml:space="preserve">, an open source project that provides applied science researchers the ability to utilize these quantum algorithms to advance their work. It is the intent of this project to contribute to the </w:t>
      </w:r>
      <w:proofErr w:type="spellStart"/>
      <w:r w:rsidR="00551BB7">
        <w:t>Qiskit</w:t>
      </w:r>
      <w:proofErr w:type="spellEnd"/>
      <w:r w:rsidR="00551BB7">
        <w:t xml:space="preserve"> library with the code and documentation of a TSP algorithm based on the algorithm proposed by Srinivasan et al </w:t>
      </w:r>
      <w:r w:rsidR="00551BB7">
        <w:fldChar w:fldCharType="begin"/>
      </w:r>
      <w:r w:rsidR="006552C4">
        <w:instrText xml:space="preserve"> ADDIN ZOTERO_ITEM CSL_CITATION {"citationID":"2yq73uHh","properties":{"formattedCitation":"(Srinivasan, Satyajit, Behera, &amp; Panigrahi, 2018)","plainCitation":"(Srinivasan, Satyajit, Behera, &amp; Panigrahi,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fldChar w:fldCharType="separate"/>
      </w:r>
      <w:r w:rsidR="006552C4">
        <w:rPr>
          <w:rFonts w:ascii="Calibri" w:hAnsi="Calibri" w:cs="Calibri"/>
        </w:rPr>
        <w:t xml:space="preserve">(Srinivasan, Satyajit, Behera, &amp; </w:t>
      </w:r>
      <w:proofErr w:type="spellStart"/>
      <w:r w:rsidR="006552C4">
        <w:rPr>
          <w:rFonts w:ascii="Calibri" w:hAnsi="Calibri" w:cs="Calibri"/>
        </w:rPr>
        <w:t>Panigrahi</w:t>
      </w:r>
      <w:proofErr w:type="spellEnd"/>
      <w:r w:rsidR="006552C4">
        <w:rPr>
          <w:rFonts w:ascii="Calibri" w:hAnsi="Calibri" w:cs="Calibri"/>
        </w:rPr>
        <w:t>, 2018)</w:t>
      </w:r>
      <w:r w:rsidR="00551BB7">
        <w:fldChar w:fldCharType="end"/>
      </w:r>
      <w:r w:rsidR="00551BB7">
        <w:t>.</w:t>
      </w:r>
      <w:bookmarkEnd w:id="0"/>
      <w:bookmarkEnd w:id="1"/>
    </w:p>
    <w:p w14:paraId="0767D033" w14:textId="6379D1A2" w:rsidR="00C565F3" w:rsidRDefault="00C565F3" w:rsidP="006552C4">
      <w:r>
        <w:br w:type="page"/>
      </w:r>
    </w:p>
    <w:p w14:paraId="4BFA8309" w14:textId="59A8E536" w:rsidR="00E43AF4" w:rsidRPr="00E43AF4" w:rsidRDefault="00E43AF4" w:rsidP="00E43AF4">
      <w:pPr>
        <w:pStyle w:val="Heading1"/>
      </w:pPr>
      <w:bookmarkStart w:id="10" w:name="OLE_LINK3"/>
      <w:bookmarkStart w:id="11" w:name="OLE_LINK4"/>
      <w:r>
        <w:lastRenderedPageBreak/>
        <w:t>Introduction</w:t>
      </w:r>
    </w:p>
    <w:p w14:paraId="1031BF38" w14:textId="5DCAE686" w:rsidR="009103CA" w:rsidRPr="006552C4" w:rsidRDefault="009103CA" w:rsidP="00E43AF4">
      <w:pPr>
        <w:pStyle w:val="Heading2"/>
      </w:pPr>
      <w:r w:rsidRPr="006552C4">
        <w:t xml:space="preserve">Quantum </w:t>
      </w:r>
      <w:r w:rsidRPr="00E43AF4">
        <w:t>computing</w:t>
      </w:r>
    </w:p>
    <w:p w14:paraId="75118D69" w14:textId="19C409EB" w:rsidR="009103CA" w:rsidRDefault="00C565F3" w:rsidP="006552C4">
      <w:r>
        <w:t xml:space="preserve">Quantum computing </w:t>
      </w:r>
      <w:bookmarkEnd w:id="10"/>
      <w:bookmarkEnd w:id="11"/>
      <w:r>
        <w:t xml:space="preserve">is a new field of computer science that seeks to introduce a new paradigm for computing faster than classical computers. </w:t>
      </w:r>
    </w:p>
    <w:bookmarkStart w:id="12" w:name="OLE_LINK5"/>
    <w:bookmarkStart w:id="13" w:name="OLE_LINK6"/>
    <w:p w14:paraId="10BD467A" w14:textId="1759C426" w:rsidR="009103CA" w:rsidRDefault="006552C4" w:rsidP="006552C4">
      <w:r>
        <w:fldChar w:fldCharType="begin"/>
      </w:r>
      <w:r>
        <w:instrText xml:space="preserve"> ADDIN ZOTERO_ITEM CSL_CITATION {"citationID":"Wjg9ufG1","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 xml:space="preserve">, </w:t>
      </w:r>
      <w:bookmarkEnd w:id="12"/>
      <w:bookmarkEnd w:id="13"/>
      <w:r>
        <w:fldChar w:fldCharType="begin"/>
      </w:r>
      <w:r>
        <w:instrText xml:space="preserve"> ADDIN ZOTERO_ITEM CSL_CITATION {"citationID":"kJ3iatr4","properties":{"formattedCitation":"(Deutsch, Ekert, &amp; Lupacchini, 1999)","plainCitation":"(Deutsch, Ekert, &amp; Lupacchini, 1999)","noteIndex":0},"citationItems":[{"id":13984,"uris":["http://zotero.org/groups/2336266/items/4R4KDBSB"],"uri":["http://zotero.org/groups/2336266/items/4R4KDBSB"],"itemData":{"id":13984,"type":"article-journal","title":"Machines, Logic and Quantum Physics","container-title":"Bulletin of Symbolic Logic","volume":"6","source":"ResearchGate","abstract":"Though the truths of logic and pure mathematics are objective and independent of any contingent facts or laws of nature, our knowledge of these truths depends entirely on our knowledge of the laws of physics. Recent progress in the quantum theory of computation has provided practical instances of this, and forces us to abandon the classical view that computation, and hence mathematical proof, are purely logical notions independent of that of computation as a physical process. Henceforward, a proof must be regarded not as an abstract object or process but as a physical process, a species of computation, whose scope and reliability depend on our knowledge of the physics of the computer concerned.","DOI":"10.2307/421056","journalAbbreviation":"Bulletin of Symbolic Logic","author":[{"family":"Deutsch","given":"David"},{"family":"Ekert","given":"Artur"},{"family":"Lupacchini","given":"Rossella"}],"issued":{"date-parts":[["1999",12,19]]}}}],"schema":"https://github.com/citation-style-language/schema/raw/master/csl-citation.json"} </w:instrText>
      </w:r>
      <w:r>
        <w:fldChar w:fldCharType="separate"/>
      </w:r>
      <w:r>
        <w:rPr>
          <w:noProof/>
        </w:rPr>
        <w:t>(Deutsch, Ekert, &amp; Lupacchini, 1999)</w:t>
      </w:r>
      <w:r>
        <w:fldChar w:fldCharType="end"/>
      </w:r>
      <w:r>
        <w:fldChar w:fldCharType="begin"/>
      </w:r>
      <w:r>
        <w:instrText xml:space="preserve"> ADDIN ZOTERO_ITEM CSL_CITATION {"citationID":"4o6EAtUs","properties":{"formattedCitation":"(C. H. Bennett, 1973)","plainCitation":"(C. H. Bennett, 1973)","noteIndex":0},"citationItems":[{"id":14003,"uris":["http://zotero.org/groups/2336266/items/IN2CN3J9"],"uri":["http://zotero.org/groups/2336266/items/IN2CN3J9"],"itemData":{"id":14003,"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fldChar w:fldCharType="separate"/>
      </w:r>
      <w:r>
        <w:rPr>
          <w:noProof/>
        </w:rPr>
        <w:t>(C. H. Bennett, 1973)</w:t>
      </w:r>
      <w:r>
        <w:fldChar w:fldCharType="end"/>
      </w:r>
      <w:r>
        <w:fldChar w:fldCharType="begin"/>
      </w:r>
      <w:r>
        <w:instrText xml:space="preserve"> ADDIN ZOTERO_ITEM CSL_CITATION {"citationID":"AE7HOqXo","properties":{"formattedCitation":"(Charles H. Bennett, Bernstein, Brassard, &amp; Vazirani, 1997)","plainCitation":"(Charles H. Bennett, Bernstein, Brassard, &amp; Vazirani, 1997)","noteIndex":0},"citationItems":[{"id":14009,"uris":["http://zotero.org/groups/2336266/items/E75B2WZX"],"uri":["http://zotero.org/groups/2336266/items/E75B2WZX"],"itemData":{"id":14009,"type":"article-journal","title":"Strengths and Weaknesses of Quantum Computing","container-title":"SIAM Journal on Computing; Philadelphia","page":"14","volume":"26","issue":"5","source":"ProQuest","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P$ can be efficiently solved in quantum polynomial time. In this paper, we address this question by proving that relative to an oracle chosen uniformly at random with probability 1 the class $\\NP$ cannot be solved on a quantum Turing machine (QTM) in time $o(2^{n/2})$. We also show that relative to a permutation oracle chosen uniformly at random with probability 1 the class $\\NP \\cap \\coNP$ cannot be solved on a QTM in time $o(2^{n/3})$. The former bound is tight since recent work of Grover [in {\\it Proc.\\ $28$th Annual ACM Symposium Theory Comput.}, 1996] shows how to accept the class $\\NP$ relative to any oracle on a quantum computer in time $O(2^{n/2})$.","DOI":"http://dx.doi.org/10.1137/S0097539796300933","ISSN":"00975397","language":"English","author":[{"family":"Bennett","given":"Charles H."},{"family":"Bernstein","given":"Ethan"},{"family":"Brassard","given":"Gilles"},{"family":"Vazirani","given":"Umesh"}],"issued":{"date-parts":[["1997",10]]}}}],"schema":"https://github.com/citation-style-language/schema/raw/master/csl-citation.json"} </w:instrText>
      </w:r>
      <w:r>
        <w:fldChar w:fldCharType="separate"/>
      </w:r>
      <w:r>
        <w:rPr>
          <w:noProof/>
        </w:rPr>
        <w:t>(Charles H. Bennett, Bernstein, Brassard, &amp; Vazirani, 1997)</w:t>
      </w:r>
      <w:r>
        <w:fldChar w:fldCharType="end"/>
      </w:r>
      <w:r>
        <w:t>, (</w:t>
      </w:r>
      <w:proofErr w:type="spellStart"/>
      <w:r>
        <w:t>feynman</w:t>
      </w:r>
      <w:proofErr w:type="spellEnd"/>
      <w:r>
        <w:t>…)</w:t>
      </w:r>
    </w:p>
    <w:p w14:paraId="69C694B5" w14:textId="264C4526" w:rsidR="00421A72" w:rsidRDefault="00421A72" w:rsidP="006552C4">
      <w:r>
        <w:rPr>
          <w:b/>
          <w:bCs/>
        </w:rPr>
        <w:t>Current models for quantum computing</w:t>
      </w:r>
      <w:r>
        <w:t xml:space="preserve">. Annealing/adiabatic vs gated </w:t>
      </w:r>
      <w:r>
        <w:fldChar w:fldCharType="begin"/>
      </w:r>
      <w:r>
        <w:instrText xml:space="preserve"> ADDIN ZOTERO_ITEM CSL_CITATION {"citationID":"jm3luVCY","properties":{"formattedCitation":"(Albash &amp; Lidar, 2018)","plainCitation":"(Albash &amp; Lidar, 2018)","noteIndex":0},"citationItems":[{"id":14125,"uris":["http://zotero.org/groups/2336266/items/H2N853C5"],"uri":["http://zotero.org/groups/2336266/items/H2N853C5"],"itemData":{"id":14125,"type":"article-journal","title":"Adiabatic Quantum Computing","container-title":"Reviews of Modern Physics","page":"015002","volume":"90","issue":"1","source":"arXiv.org","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In this review we give an account of mos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We present several variants of the adiabatic theorem, the cornerstone of AQC, and we give examples of explicit AQC algorithms that exhibit a quantum speedup. We give an overview of several proofs of the universality of AQC and related Hamiltonian quantum complexity theory. We finally devote considerable space to Stoquastic AQC, the setting of most AQC work to date, where we discuss obstructions to success and their possible resolutions.","DOI":"10.1103/RevModPhys.90.015002","ISSN":"0034-6861, 1539-0756","note":"arXiv: 1611.04471","journalAbbreviation":"Rev. Mod. Phys.","author":[{"family":"Albash","given":"Tameem"},{"family":"Lidar","given":"Daniel A."}],"issued":{"date-parts":[["2018",1,29]]}}}],"schema":"https://github.com/citation-style-language/schema/raw/master/csl-citation.json"} </w:instrText>
      </w:r>
      <w:r>
        <w:fldChar w:fldCharType="separate"/>
      </w:r>
      <w:r>
        <w:rPr>
          <w:noProof/>
        </w:rPr>
        <w:t>(Albash &amp; Lidar, 2018)</w:t>
      </w:r>
      <w:r>
        <w:fldChar w:fldCharType="end"/>
      </w:r>
      <w:r>
        <w:t xml:space="preserve">, </w:t>
      </w:r>
      <w:r>
        <w:fldChar w:fldCharType="begin"/>
      </w:r>
      <w:r>
        <w:instrText xml:space="preserve"> ADDIN ZOTERO_ITEM CSL_CITATION {"citationID":"4pTsxhID","properties":{"formattedCitation":"(Gottlieb, 2018)","plainCitation":"(Gottlieb, 2018)","noteIndex":0},"citationItems":[{"id":14088,"uris":["http://zotero.org/groups/2336266/items/2E7CTS23"],"uri":["http://zotero.org/groups/2336266/items/2E7CTS23"],"itemData":{"id":14088,"type":"speech","title":"Introduction To The Physics Of D-Wave and Comparison To Gate Model","language":"en","author":[{"family":"Gottlieb","given":"Joel M"}],"issued":{"date-parts":[["2018"]]}}}],"schema":"https://github.com/citation-style-language/schema/raw/master/csl-citation.json"} </w:instrText>
      </w:r>
      <w:r>
        <w:fldChar w:fldCharType="separate"/>
      </w:r>
      <w:r>
        <w:rPr>
          <w:noProof/>
        </w:rPr>
        <w:t>(Gottlieb, 2018)</w:t>
      </w:r>
      <w:r>
        <w:fldChar w:fldCharType="end"/>
      </w:r>
      <w:r w:rsidR="00412A0E">
        <w:t xml:space="preserve"> </w:t>
      </w:r>
      <w:r w:rsidR="00506251">
        <w:t>, Noisy Quantum Computers (NQC)</w:t>
      </w:r>
    </w:p>
    <w:p w14:paraId="0CA5319F" w14:textId="11DECE63" w:rsidR="00412A0E" w:rsidRDefault="00412A0E" w:rsidP="006552C4">
      <w:r>
        <w:rPr>
          <w:b/>
          <w:bCs/>
        </w:rPr>
        <w:t xml:space="preserve">Current state and projections for quantum </w:t>
      </w:r>
      <w:r w:rsidRPr="00412A0E">
        <w:rPr>
          <w:b/>
          <w:bCs/>
        </w:rPr>
        <w:t>computing</w:t>
      </w:r>
      <w:r>
        <w:rPr>
          <w:b/>
          <w:bCs/>
        </w:rPr>
        <w:t xml:space="preserve">. </w:t>
      </w:r>
      <w:r>
        <w:fldChar w:fldCharType="begin"/>
      </w:r>
      <w:r>
        <w:instrText xml:space="preserve"> ADDIN ZOTERO_ITEM CSL_CITATION {"citationID":"hPlgjHQz","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w:t>
      </w:r>
      <w:r>
        <w:t xml:space="preserve"> </w:t>
      </w:r>
      <w:r>
        <w:fldChar w:fldCharType="begin"/>
      </w:r>
      <w:r>
        <w:instrText xml:space="preserve"> ADDIN ZOTERO_ITEM CSL_CITATION {"citationID":"M7AEw1yo","properties":{"formattedCitation":"(Cervera-Lierta, 2018)","plainCitation":"(Cervera-Lierta, 2018)","noteIndex":0},"citationItems":[{"id":14098,"uris":["http://zotero.org/groups/2336266/items/JRPRKIVE"],"uri":["http://zotero.org/groups/2336266/items/JRPRKIVE"],"itemData":{"id":14098,"type":"post-weblog","title":"Quantum Annealing","container-title":"Quantum World Association","abstract":"by Alba Cervera-Lierta, QWA team member and researcher at Quantic group.","URL":"https://medium.com/@quantum_wa/quantum-annealing-cdb129e96601","author":[{"family":"Cervera-Lierta","given":"Alba"}],"issued":{"date-parts":[["2018",12,12]]},"accessed":{"date-parts":[["2019",7,9]]}}}],"schema":"https://github.com/citation-style-language/schema/raw/master/csl-citation.json"} </w:instrText>
      </w:r>
      <w:r>
        <w:fldChar w:fldCharType="separate"/>
      </w:r>
      <w:r>
        <w:rPr>
          <w:noProof/>
        </w:rPr>
        <w:t>(Cervera-Lierta, 2018)</w:t>
      </w:r>
      <w:r>
        <w:fldChar w:fldCharType="end"/>
      </w:r>
    </w:p>
    <w:p w14:paraId="2BA065F6" w14:textId="79160DE3" w:rsidR="00506251" w:rsidRPr="00506251" w:rsidRDefault="00506251" w:rsidP="006552C4">
      <w:pPr>
        <w:rPr>
          <w:b/>
          <w:bCs/>
        </w:rPr>
      </w:pPr>
      <w:r>
        <w:rPr>
          <w:b/>
          <w:bCs/>
        </w:rPr>
        <w:t>Public access Quantum IDEs.</w:t>
      </w:r>
      <w:r w:rsidRPr="00506251">
        <w:t xml:space="preserve"> </w:t>
      </w:r>
      <w:r w:rsidRPr="00506251">
        <w:fldChar w:fldCharType="begin"/>
      </w:r>
      <w:r w:rsidRPr="00506251">
        <w:instrText xml:space="preserve"> ADDIN ZOTERO_ITEM CSL_CITATION {"citationID":"2Dgwmzci","properties":{"formattedCitation":"(Microsoft, 2017)","plainCitation":"(Microsoft, 2017)","noteIndex":0},"citationItems":[{"id":14075,"uris":["http://zotero.org/groups/2336266/items/SHWY47GU"],"uri":["http://zotero.org/groups/2336266/items/SHWY47GU"],"itemData":{"id":14075,"type":"webpage","title":"Setting up the Q# development environment","container-title":"Welcome to the Microsoft Quantum Development Kit Preview","URL":"https://docs.microsoft.com/en-us/quantum/","language":"en-us","author":[{"family":"Microsoft","given":""}],"issued":{"date-parts":[["2017"]]},"accessed":{"date-parts":[["2019",6,25]]}}}],"schema":"https://github.com/citation-style-language/schema/raw/master/csl-citation.json"} </w:instrText>
      </w:r>
      <w:r w:rsidRPr="00506251">
        <w:fldChar w:fldCharType="separate"/>
      </w:r>
      <w:r w:rsidRPr="00506251">
        <w:rPr>
          <w:noProof/>
        </w:rPr>
        <w:t>(Microsoft, 2017)</w:t>
      </w:r>
      <w:r w:rsidRPr="00506251">
        <w:fldChar w:fldCharType="end"/>
      </w:r>
      <w:r>
        <w:t xml:space="preserve">, </w:t>
      </w:r>
      <w:proofErr w:type="spellStart"/>
      <w:r w:rsidR="002611B4">
        <w:t>Qiskit</w:t>
      </w:r>
      <w:proofErr w:type="spellEnd"/>
      <w:r w:rsidR="002611B4">
        <w:t xml:space="preserve"> (</w:t>
      </w:r>
      <w:hyperlink r:id="rId8" w:history="1">
        <w:r w:rsidR="002611B4" w:rsidRPr="00B162B2">
          <w:rPr>
            <w:rStyle w:val="Hyperlink"/>
          </w:rPr>
          <w:t>https://medium.com/qiskit</w:t>
        </w:r>
      </w:hyperlink>
      <w:r w:rsidR="002611B4">
        <w:t xml:space="preserve">), </w:t>
      </w:r>
      <w:r w:rsidR="002611B4">
        <w:fldChar w:fldCharType="begin"/>
      </w:r>
      <w:r w:rsidR="002611B4">
        <w:instrText xml:space="preserve"> ADDIN ZOTERO_ITEM CSL_CITATION {"citationID":"p1svxTqJ","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rsidR="002611B4">
        <w:fldChar w:fldCharType="separate"/>
      </w:r>
      <w:r w:rsidR="002611B4">
        <w:rPr>
          <w:noProof/>
        </w:rPr>
        <w:t>(Qiskit, 2017/2019)</w:t>
      </w:r>
      <w:r w:rsidR="002611B4">
        <w:fldChar w:fldCharType="end"/>
      </w:r>
      <w:r w:rsidR="002611B4">
        <w:t>,</w:t>
      </w:r>
      <w:r w:rsidR="002611B4">
        <w:fldChar w:fldCharType="begin"/>
      </w:r>
      <w:r w:rsidR="002611B4">
        <w:instrText xml:space="preserve"> ADDIN ZOTERO_ITEM CSL_CITATION {"citationID":"K0FARqtC","properties":{"formattedCitation":"(Qiskit, n.d.)","plainCitation":"(Qiskit, n.d.)","noteIndex":0},"citationItems":[{"id":14117,"uris":["http://zotero.org/groups/2336266/items/KUAFST7U"],"uri":["http://zotero.org/groups/2336266/items/KUAFST7U"],"itemData":{"id":14117,"type":"webpage","title":"Qiskit repo head","container-title":"Qiskit. An open-source framework for working with noisy quantum computers at the level of pulses, circuits, and algorithms","abstract":"An open-source framework for working with noisy quantum computers at the level of pulses, circuits, and algorithms. - Qiskit","URL":"https://github.com/Qiskit","language":"en","author":[{"family":"Qiskit","given":""}],"accessed":{"date-parts":[["2019",7,11]]}}}],"schema":"https://github.com/citation-style-language/schema/raw/master/csl-citation.json"} </w:instrText>
      </w:r>
      <w:r w:rsidR="002611B4">
        <w:fldChar w:fldCharType="separate"/>
      </w:r>
      <w:r w:rsidR="002611B4">
        <w:rPr>
          <w:noProof/>
        </w:rPr>
        <w:t>(</w:t>
      </w:r>
      <w:proofErr w:type="spellStart"/>
      <w:r w:rsidR="002611B4">
        <w:rPr>
          <w:noProof/>
        </w:rPr>
        <w:t>Qiskit</w:t>
      </w:r>
      <w:proofErr w:type="spellEnd"/>
      <w:r w:rsidR="002611B4">
        <w:rPr>
          <w:noProof/>
        </w:rPr>
        <w:t>, n.d.)</w:t>
      </w:r>
      <w:r w:rsidR="002611B4">
        <w:fldChar w:fldCharType="end"/>
      </w:r>
      <w:r w:rsidR="00566550">
        <w:t xml:space="preserve">, </w:t>
      </w:r>
    </w:p>
    <w:p w14:paraId="0CA4ED0D" w14:textId="3FC0AD73" w:rsidR="006552C4" w:rsidRPr="00E43AF4" w:rsidRDefault="00E43AF4" w:rsidP="00E43AF4">
      <w:pPr>
        <w:pStyle w:val="Heading2"/>
      </w:pPr>
      <w:r w:rsidRPr="00E43AF4">
        <w:t>Quantum Algorithms</w:t>
      </w:r>
    </w:p>
    <w:p w14:paraId="6243E461" w14:textId="77777777" w:rsidR="00A30E39" w:rsidRDefault="00C565F3" w:rsidP="006552C4">
      <w:r>
        <w:t>Research into algorithms that are uniquely efficient on quantum computers has been ongoing since the introduction of Shor’s algorithm for integer factorization in 1994.</w:t>
      </w:r>
    </w:p>
    <w:p w14:paraId="6A6A6880" w14:textId="7DE013D1" w:rsidR="00A30E39" w:rsidRPr="00A30E39" w:rsidRDefault="00A30E39" w:rsidP="006552C4">
      <w:r w:rsidRPr="00A30E39">
        <w:rPr>
          <w:b/>
          <w:bCs/>
        </w:rPr>
        <w:t>Qubits, Entanglement, and Unitary operators in gated quantum computers</w:t>
      </w:r>
      <w:r>
        <w:rPr>
          <w:b/>
          <w:bCs/>
        </w:rPr>
        <w:t>.</w:t>
      </w:r>
      <w:r>
        <w:t xml:space="preserve"> </w:t>
      </w:r>
      <w:r>
        <w:fldChar w:fldCharType="begin"/>
      </w:r>
      <w:r>
        <w:instrText xml:space="preserve"> ADDIN ZOTERO_ITEM CSL_CITATION {"citationID":"VazYsbU5","properties":{"formattedCitation":"(Zhi-Yu &amp; Shang-Wu, 2009)","plainCitation":"(Zhi-Yu &amp; Shang-Wu, 2009)","noteIndex":0},"citationItems":[{"id":14082,"uris":["http://zotero.org/groups/2336266/items/YCME3G6B"],"uri":["http://zotero.org/groups/2336266/items/YCME3G6B"],"itemData":{"id":14082,"type":"article-journal","title":"Knotted Pictures of Hadamard Gate and CNOT Gate","container-title":"Communications in Theoretical Physics","page":"967-972","volume":"51","issue":"6","source":"DOI.org (Crossref)","abstract":"This paper obtains the knotted pictures of Hadamard gate and CNOT gate in terms of surgical operations described in knot theory.","DOI":"10.1088/0253-6102/51/6/02","ISSN":"0253-6102","journalAbbreviation":"Commun. Theor. Phys.","language":"en","author":[{"family":"Zhi-Yu","given":"Gu"},{"family":"Shang-Wu","given":"Qian"}],"issued":{"date-parts":[["2009",6]]}}}],"schema":"https://github.com/citation-style-language/schema/raw/master/csl-citation.json"} </w:instrText>
      </w:r>
      <w:r>
        <w:fldChar w:fldCharType="separate"/>
      </w:r>
      <w:r>
        <w:rPr>
          <w:noProof/>
        </w:rPr>
        <w:t>(Zhi-Yu &amp; Shang-Wu, 2009)</w:t>
      </w:r>
      <w:r>
        <w:fldChar w:fldCharType="end"/>
      </w:r>
      <w:r>
        <w:t xml:space="preserve">, </w:t>
      </w:r>
      <w:r>
        <w:fldChar w:fldCharType="begin"/>
      </w:r>
      <w:r>
        <w:instrText xml:space="preserve"> ADDIN ZOTERO_ITEM CSL_CITATION {"citationID":"JF2Cef2Z","properties":{"formattedCitation":"(Preskill, 2013)","plainCitation":"(Preskill, 2013)","noteIndex":0},"citationItems":[{"id":14048,"uris":["http://zotero.org/groups/2336266/items/DB63BE9Y"],"uri":["http://zotero.org/groups/2336266/items/DB63BE9Y"],"itemData":{"id":14048,"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fldChar w:fldCharType="separate"/>
      </w:r>
      <w:r>
        <w:rPr>
          <w:noProof/>
        </w:rPr>
        <w:t>(Preskill, 2013)</w:t>
      </w:r>
      <w:r>
        <w:fldChar w:fldCharType="end"/>
      </w:r>
    </w:p>
    <w:p w14:paraId="0408C0E5" w14:textId="32A1BE46" w:rsidR="00075CDC" w:rsidRDefault="00075CDC" w:rsidP="00075CDC">
      <w:pPr>
        <w:pStyle w:val="Heading2"/>
      </w:pPr>
      <w:r>
        <w:t xml:space="preserve">Algorithm complexity and </w:t>
      </w:r>
      <w:r w:rsidRPr="00075CDC">
        <w:t xml:space="preserve">combinatorial </w:t>
      </w:r>
      <w:r>
        <w:t>problems</w:t>
      </w:r>
    </w:p>
    <w:p w14:paraId="7621D0C4" w14:textId="22467525" w:rsidR="00C565F3" w:rsidRDefault="00C565F3" w:rsidP="006552C4">
      <w:r>
        <w:t xml:space="preserve"> In particular, the intractable algorithms in NP are desperate for a more efficient solution that could be provided by a quantum computer – so much so that the P = NP problem is currently the most important question in theoretical computer science.</w:t>
      </w:r>
    </w:p>
    <w:p w14:paraId="32BA1BAB" w14:textId="26DF4430" w:rsidR="00421A72" w:rsidRDefault="00421A72" w:rsidP="00421A72">
      <w:pPr>
        <w:pStyle w:val="Heading2"/>
      </w:pPr>
      <w:r>
        <w:lastRenderedPageBreak/>
        <w:t>Traveling salesman problem</w:t>
      </w:r>
    </w:p>
    <w:p w14:paraId="7C8E317F" w14:textId="07A16CF5" w:rsidR="00421A72" w:rsidRDefault="00C565F3" w:rsidP="006552C4">
      <w:r>
        <w:t>One such NP problem to be examined is the Travelling Salesman Problem. Precise solutions of the TSP can be calculated in no better than O(n</w:t>
      </w:r>
      <w:r>
        <w:rPr>
          <w:vertAlign w:val="superscript"/>
        </w:rPr>
        <w:t>2</w:t>
      </w:r>
      <w:r>
        <w:t>2</w:t>
      </w:r>
      <w:r>
        <w:rPr>
          <w:vertAlign w:val="superscript"/>
        </w:rPr>
        <w:t>n</w:t>
      </w:r>
      <w:r>
        <w:t xml:space="preserve">), becoming intractable at impractically small values of n; even the best approximation algorithms are limited to values of n in the thousands – requiring </w:t>
      </w:r>
      <w:proofErr w:type="spellStart"/>
      <w:r>
        <w:t>potentionally</w:t>
      </w:r>
      <w:proofErr w:type="spellEnd"/>
      <w:r>
        <w:t xml:space="preserve"> hundreds of CPU days to complete.</w:t>
      </w:r>
    </w:p>
    <w:p w14:paraId="56DD9FA9" w14:textId="018E7398" w:rsidR="005359A0" w:rsidRPr="005359A0" w:rsidRDefault="005359A0" w:rsidP="006552C4">
      <w:r>
        <w:rPr>
          <w:b/>
          <w:bCs/>
        </w:rPr>
        <w:t>Classical computing approaches</w:t>
      </w:r>
      <w:r>
        <w:t>.</w:t>
      </w:r>
    </w:p>
    <w:p w14:paraId="175E9D5B" w14:textId="302D0EA1" w:rsidR="00421A72" w:rsidRDefault="00421A72" w:rsidP="006552C4">
      <w:r>
        <w:rPr>
          <w:b/>
          <w:bCs/>
        </w:rPr>
        <w:t>Quantum TSP algorithms</w:t>
      </w:r>
      <w:r w:rsidR="00F5396C">
        <w:rPr>
          <w:b/>
          <w:bCs/>
        </w:rPr>
        <w:t xml:space="preserve"> for Gated QC</w:t>
      </w:r>
      <w:r>
        <w:rPr>
          <w:b/>
          <w:bCs/>
        </w:rPr>
        <w:t>.</w:t>
      </w:r>
      <w:r w:rsidR="00C565F3">
        <w:t xml:space="preserve"> </w:t>
      </w:r>
      <w:r w:rsidR="00F5396C">
        <w:fldChar w:fldCharType="begin"/>
      </w:r>
      <w:r w:rsidR="00F5396C">
        <w:instrText xml:space="preserve"> ADDIN ZOTERO_ITEM CSL_CITATION {"citationID":"zdeMVHEq","properties":{"formattedCitation":"(Goswami, Karnick, Jain, &amp; Maji, 2004)","plainCitation":"(Goswami, Karnick, Jain, &amp; Maji, 2004)","noteIndex":0},"citationItems":[{"id":14021,"uris":["http://zotero.org/groups/2336266/items/S4YGRDZT"],"uri":["http://zotero.org/groups/2336266/items/S4YGRDZT"],"itemData":{"id":14021,"type":"article-journal","title":"Towards Efficiently Solving Quantum Traveling Salesman Problem","page":"8","source":"Zotero","language":"en","author":[{"family":"Goswami","given":"Debabrata"},{"family":"Karnick","given":"Harish"},{"family":"Jain","given":"Prateek"},{"family":"Maji","given":"Hemanta K"}],"issued":{"date-parts":[["2004"]]}}}],"schema":"https://github.com/citation-style-language/schema/raw/master/csl-citation.json"} </w:instrText>
      </w:r>
      <w:r w:rsidR="00F5396C">
        <w:fldChar w:fldCharType="separate"/>
      </w:r>
      <w:r w:rsidR="00F5396C">
        <w:rPr>
          <w:noProof/>
        </w:rPr>
        <w:t>(Goswami, Karnick, Jain, &amp; Maji, 2004)</w:t>
      </w:r>
      <w:r w:rsidR="00F5396C">
        <w:fldChar w:fldCharType="end"/>
      </w:r>
      <w:r w:rsidR="00F5396C">
        <w:t>,</w:t>
      </w:r>
      <w:r w:rsidR="00566550">
        <w:t xml:space="preserve"> </w:t>
      </w:r>
      <w:r w:rsidR="00566550">
        <w:fldChar w:fldCharType="begin"/>
      </w:r>
      <w:r w:rsidR="00566550">
        <w:instrText xml:space="preserve"> ADDIN ZOTERO_ITEM CSL_CITATION {"citationID":"VAE1Lozo","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rsidR="00566550">
        <w:fldChar w:fldCharType="separate"/>
      </w:r>
      <w:r w:rsidR="00566550">
        <w:rPr>
          <w:noProof/>
        </w:rPr>
        <w:t>(Stechly, n.d.)</w:t>
      </w:r>
      <w:r w:rsidR="00566550">
        <w:fldChar w:fldCharType="end"/>
      </w:r>
      <w:r w:rsidR="00566550">
        <w:t xml:space="preserve">, </w:t>
      </w:r>
      <w:r w:rsidR="00566550">
        <w:fldChar w:fldCharType="begin"/>
      </w:r>
      <w:r w:rsidR="00566550">
        <w:instrText xml:space="preserve"> ADDIN ZOTERO_ITEM CSL_CITATION {"citationID":"hSipepi9","properties":{"formattedCitation":"(Roy, Chawdhury, &amp; Nayek, 2009)","plainCitation":"(Roy, Chawdhury, &amp; Nayek, 2009)","noteIndex":0},"citationItems":[{"id":13981,"uris":["http://zotero.org/groups/2336266/items/CD89S6YQ"],"uri":["http://zotero.org/groups/2336266/items/CD89S6YQ"],"itemData":{"id":13981,"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00566550">
        <w:fldChar w:fldCharType="separate"/>
      </w:r>
      <w:r w:rsidR="00566550">
        <w:rPr>
          <w:noProof/>
        </w:rPr>
        <w:t>(Roy, Chawdhury, &amp; Nayek, 2009)</w:t>
      </w:r>
      <w:r w:rsidR="00566550">
        <w:fldChar w:fldCharType="end"/>
      </w:r>
      <w:r w:rsidR="00566550">
        <w:t xml:space="preserve">, </w:t>
      </w:r>
      <w:r w:rsidR="00566550">
        <w:fldChar w:fldCharType="begin"/>
      </w:r>
      <w:r w:rsidR="00566550">
        <w:instrText xml:space="preserve"> ADDIN ZOTERO_ITEM CSL_CITATION {"citationID":"KTtH8Es1","properties":{"formattedCitation":"(Bang et al., 2012)","plainCitation":"(Bang et al., 2012)","noteIndex":0},"citationItems":[{"id":14020,"uris":["http://zotero.org/groups/2336266/items/RJ7GUL3N"],"uri":["http://zotero.org/groups/2336266/items/RJ7GUL3N"],"itemData":{"id":14020,"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sidR="00566550">
        <w:fldChar w:fldCharType="separate"/>
      </w:r>
      <w:r w:rsidR="00566550">
        <w:rPr>
          <w:noProof/>
        </w:rPr>
        <w:t>(Bang et al., 2012)</w:t>
      </w:r>
      <w:r w:rsidR="00566550">
        <w:fldChar w:fldCharType="end"/>
      </w:r>
      <w:r w:rsidR="00566550">
        <w:t xml:space="preserve">, </w:t>
      </w:r>
      <w:r w:rsidR="00566550">
        <w:fldChar w:fldCharType="begin"/>
      </w:r>
      <w:r w:rsidR="00566550">
        <w:instrText xml:space="preserve"> ADDIN ZOTERO_ITEM CSL_CITATION {"citationID":"QcDFfRb4","properties":{"formattedCitation":"(Srinivasan et al., 2018)","plainCitation":"(Srinivasan et al.,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66550">
        <w:fldChar w:fldCharType="separate"/>
      </w:r>
      <w:r w:rsidR="00566550">
        <w:rPr>
          <w:noProof/>
        </w:rPr>
        <w:t>(Srinivasan et al., 2018)</w:t>
      </w:r>
      <w:r w:rsidR="00566550">
        <w:fldChar w:fldCharType="end"/>
      </w:r>
    </w:p>
    <w:p w14:paraId="6E5E7EE2" w14:textId="5AE332CB" w:rsidR="005359A0" w:rsidRDefault="005359A0" w:rsidP="005359A0">
      <w:pPr>
        <w:pStyle w:val="Heading2"/>
      </w:pPr>
      <w:r>
        <w:t>Present purpose</w:t>
      </w:r>
    </w:p>
    <w:p w14:paraId="6E2C3448" w14:textId="77777777" w:rsidR="005359A0" w:rsidRDefault="005359A0" w:rsidP="005359A0">
      <w:r>
        <w:t xml:space="preserve">Such algorithms can currently be </w:t>
      </w:r>
      <w:r w:rsidRPr="003D3019">
        <w:rPr>
          <w:strike/>
        </w:rPr>
        <w:t>simulated</w:t>
      </w:r>
      <w:r>
        <w:t xml:space="preserve"> implemented? using the </w:t>
      </w:r>
      <w:proofErr w:type="spellStart"/>
      <w:r>
        <w:t>Qiskit</w:t>
      </w:r>
      <w:proofErr w:type="spellEnd"/>
      <w:r>
        <w:t xml:space="preserve"> Aqua library, an open source project that provides applied science researchers the ability to utilize these quantum algorithms to advance their work. It is the intent of this project to contribute to the </w:t>
      </w:r>
      <w:proofErr w:type="spellStart"/>
      <w:r>
        <w:t>Qiskit</w:t>
      </w:r>
      <w:proofErr w:type="spellEnd"/>
      <w:r>
        <w:t xml:space="preserve"> library with the code and documentation of a TSP algorithm based on the algorithm proposed by Srinivasan et </w:t>
      </w:r>
      <w:proofErr w:type="gramStart"/>
      <w:r>
        <w:t>al .</w:t>
      </w:r>
      <w:proofErr w:type="gramEnd"/>
    </w:p>
    <w:p w14:paraId="592084CA" w14:textId="61F9165A" w:rsidR="005359A0" w:rsidRDefault="005359A0" w:rsidP="005359A0">
      <w:r>
        <w:fldChar w:fldCharType="begin"/>
      </w:r>
      <w:r>
        <w:instrText xml:space="preserve"> ADDIN ZOTERO_ITEM CSL_CITATION {"citationID":"TYQK5JDl","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fldChar w:fldCharType="separate"/>
      </w:r>
      <w:r>
        <w:rPr>
          <w:noProof/>
        </w:rPr>
        <w:t>(Stechly, n.d.)</w:t>
      </w:r>
      <w:r>
        <w:fldChar w:fldCharType="end"/>
      </w:r>
      <w:r>
        <w:t xml:space="preserve">, </w:t>
      </w:r>
      <w:r>
        <w:fldChar w:fldCharType="begin"/>
      </w:r>
      <w:r>
        <w:instrText xml:space="preserve"> ADDIN ZOTERO_ITEM CSL_CITATION {"citationID":"1U82rNvK","properties":{"formattedCitation":"(Qiskit, 2018/2019)","plainCitation":"(Qiskit, 2018/2019)","noteIndex":0},"citationItems":[{"id":14129,"uris":["http://zotero.org/groups/2336266/items/TTUUYWLI"],"uri":["http://zotero.org/groups/2336266/items/TTUUYWLI"],"itemData":{"id":14129,"type":"book","title":"Qiskit repo/qiskit-qcgpu-provider. TSP example","publisher":"Qiskit","genre":"Python","source":"GitHub","URL":"https://github.com/Qiskit/qiskit-qcgpu-provider","note":"original-date: 2018-10-24T23:39:49Z","title-short":"A provider which allows Qiskit to use the QCGPU simulator","author":[{"family":"Qiskit","given":""}],"issued":{"date-parts":[["2019",7,3]]},"accessed":{"date-parts":[["2019",7,11]]}}}],"schema":"https://github.com/citation-style-language/schema/raw/master/csl-citation.json"} </w:instrText>
      </w:r>
      <w:r>
        <w:fldChar w:fldCharType="separate"/>
      </w:r>
      <w:r>
        <w:rPr>
          <w:noProof/>
        </w:rPr>
        <w:t>(Qiskit, 2018/2019)</w:t>
      </w:r>
      <w:r>
        <w:fldChar w:fldCharType="end"/>
      </w:r>
    </w:p>
    <w:p w14:paraId="2BDB69BE" w14:textId="71131EA1" w:rsidR="005359A0" w:rsidRDefault="005359A0" w:rsidP="005359A0">
      <w:r>
        <w:fldChar w:fldCharType="begin"/>
      </w:r>
      <w:r>
        <w:instrText xml:space="preserve"> ADDIN ZOTERO_ITEM CSL_CITATION {"citationID":"IFnTaMgG","properties":{"formattedCitation":"(Pistoia &amp; Gambetta, 2018)","plainCitation":"(Pistoia &amp; Gambetta, 2018)","noteIndex":0},"citationItems":[{"id":14096,"uris":["http://zotero.org/groups/2336266/items/CCHHB2ID"],"uri":["http://zotero.org/groups/2336266/items/CCHHB2ID"],"itemData":{"id":14096,"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fldChar w:fldCharType="separate"/>
      </w:r>
      <w:r>
        <w:rPr>
          <w:noProof/>
        </w:rPr>
        <w:t>(Pistoia &amp; Gambetta, 2018)</w:t>
      </w:r>
      <w:r>
        <w:fldChar w:fldCharType="end"/>
      </w:r>
      <w:r>
        <w:t xml:space="preserve">, </w:t>
      </w:r>
      <w:r>
        <w:fldChar w:fldCharType="begin"/>
      </w:r>
      <w:r>
        <w:instrText xml:space="preserve"> ADDIN ZOTERO_ITEM CSL_CITATION {"citationID":"tNYF09Ru","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fldChar w:fldCharType="separate"/>
      </w:r>
      <w:r>
        <w:rPr>
          <w:noProof/>
        </w:rPr>
        <w:t>(Qiskit, 2017/2019)</w:t>
      </w:r>
      <w:r>
        <w:fldChar w:fldCharType="end"/>
      </w:r>
      <w:bookmarkStart w:id="14" w:name="_GoBack"/>
      <w:bookmarkEnd w:id="14"/>
    </w:p>
    <w:p w14:paraId="4879C343" w14:textId="77777777" w:rsidR="005359A0" w:rsidRPr="005359A0" w:rsidRDefault="005359A0" w:rsidP="005359A0"/>
    <w:p w14:paraId="536C2059" w14:textId="77777777" w:rsidR="00C565F3" w:rsidRPr="007C25DE" w:rsidRDefault="00C565F3" w:rsidP="006552C4"/>
    <w:sectPr w:rsidR="00C565F3" w:rsidRPr="007C25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arrett, Michael Dwane" w:date="2019-07-15T09:12:00Z" w:initials="GMD">
    <w:p w14:paraId="6DFF16BD" w14:textId="2163A0F9" w:rsidR="003D3019" w:rsidRDefault="003D3019" w:rsidP="006552C4">
      <w:pPr>
        <w:pStyle w:val="CommentText"/>
      </w:pPr>
      <w:r>
        <w:rPr>
          <w:rStyle w:val="CommentReference"/>
        </w:rPr>
        <w:annotationRef/>
      </w:r>
      <w:r>
        <w:t>ref</w:t>
      </w:r>
    </w:p>
  </w:comment>
  <w:comment w:id="3" w:author="Garrett, Michael Dwane" w:date="2019-07-15T09:12:00Z" w:initials="GMD">
    <w:p w14:paraId="238EA841" w14:textId="03830DEC" w:rsidR="003D3019" w:rsidRDefault="003D3019" w:rsidP="006552C4">
      <w:pPr>
        <w:pStyle w:val="CommentText"/>
      </w:pPr>
      <w:r>
        <w:rPr>
          <w:rStyle w:val="CommentReference"/>
        </w:rPr>
        <w:annotationRef/>
      </w:r>
      <w:r>
        <w:t>ref</w:t>
      </w:r>
    </w:p>
  </w:comment>
  <w:comment w:id="4" w:author="Garrett, Michael Dwane" w:date="2019-07-15T09:12:00Z" w:initials="GMD">
    <w:p w14:paraId="4585523C" w14:textId="26B09413" w:rsidR="003D3019" w:rsidRDefault="003D3019" w:rsidP="006552C4">
      <w:pPr>
        <w:pStyle w:val="CommentText"/>
      </w:pPr>
      <w:r>
        <w:rPr>
          <w:rStyle w:val="CommentReference"/>
        </w:rPr>
        <w:annotationRef/>
      </w:r>
    </w:p>
  </w:comment>
  <w:comment w:id="5" w:author="Garrett, Michael Dwane" w:date="2019-07-15T09:12:00Z" w:initials="GMD">
    <w:p w14:paraId="1E4C0716" w14:textId="65B8940F" w:rsidR="003D3019" w:rsidRDefault="003D3019" w:rsidP="006552C4">
      <w:pPr>
        <w:pStyle w:val="CommentText"/>
      </w:pPr>
      <w:r>
        <w:rPr>
          <w:rStyle w:val="CommentReference"/>
        </w:rPr>
        <w:annotationRef/>
      </w:r>
    </w:p>
  </w:comment>
  <w:comment w:id="6" w:author="Garrett, Michael Dwane" w:date="2019-07-15T09:13:00Z" w:initials="GMD">
    <w:p w14:paraId="072231C6" w14:textId="45DC2403" w:rsidR="003D3019" w:rsidRDefault="003D3019" w:rsidP="006552C4">
      <w:pPr>
        <w:pStyle w:val="CommentText"/>
      </w:pPr>
      <w:r>
        <w:rPr>
          <w:rStyle w:val="CommentReference"/>
        </w:rPr>
        <w:annotationRef/>
      </w:r>
    </w:p>
  </w:comment>
  <w:comment w:id="7" w:author="Garrett, Michael Dwane" w:date="2019-07-15T09:13:00Z" w:initials="GMD">
    <w:p w14:paraId="3E8042EC" w14:textId="59942E46" w:rsidR="003D3019" w:rsidRDefault="003D3019" w:rsidP="006552C4">
      <w:pPr>
        <w:pStyle w:val="CommentText"/>
      </w:pPr>
      <w:r>
        <w:rPr>
          <w:rStyle w:val="CommentReference"/>
        </w:rPr>
        <w:annotationRef/>
      </w:r>
    </w:p>
  </w:comment>
  <w:comment w:id="8" w:author="Garrett, Michael Dwane" w:date="2019-07-15T09:14:00Z" w:initials="GMD">
    <w:p w14:paraId="0BD8428E" w14:textId="027DE87A" w:rsidR="003D3019" w:rsidRDefault="003D3019" w:rsidP="006552C4">
      <w:pPr>
        <w:pStyle w:val="CommentText"/>
      </w:pPr>
      <w:r>
        <w:rPr>
          <w:rStyle w:val="CommentReference"/>
        </w:rPr>
        <w:annotationRef/>
      </w:r>
    </w:p>
  </w:comment>
  <w:comment w:id="9" w:author="Garrett, Michael Dwane" w:date="2019-07-15T09:14:00Z" w:initials="GMD">
    <w:p w14:paraId="5C32F9D9" w14:textId="2AA7F311" w:rsidR="003D3019" w:rsidRDefault="003D3019" w:rsidP="006552C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F16BD" w15:done="0"/>
  <w15:commentEx w15:paraId="238EA841" w15:done="0"/>
  <w15:commentEx w15:paraId="4585523C" w15:done="0"/>
  <w15:commentEx w15:paraId="1E4C0716" w15:done="0"/>
  <w15:commentEx w15:paraId="072231C6" w15:done="0"/>
  <w15:commentEx w15:paraId="3E8042EC" w15:done="0"/>
  <w15:commentEx w15:paraId="0BD8428E" w15:done="0"/>
  <w15:commentEx w15:paraId="5C32F9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F16BD" w16cid:durableId="20D6C1E8"/>
  <w16cid:commentId w16cid:paraId="238EA841" w16cid:durableId="20D6C203"/>
  <w16cid:commentId w16cid:paraId="4585523C" w16cid:durableId="20D6C217"/>
  <w16cid:commentId w16cid:paraId="1E4C0716" w16cid:durableId="20D6C21B"/>
  <w16cid:commentId w16cid:paraId="072231C6" w16cid:durableId="20D6C242"/>
  <w16cid:commentId w16cid:paraId="3E8042EC" w16cid:durableId="20D6C24E"/>
  <w16cid:commentId w16cid:paraId="0BD8428E" w16cid:durableId="20D6C258"/>
  <w16cid:commentId w16cid:paraId="5C32F9D9" w16cid:durableId="20D6C2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75CDC"/>
    <w:rsid w:val="000A2004"/>
    <w:rsid w:val="002611B4"/>
    <w:rsid w:val="003D3019"/>
    <w:rsid w:val="00412A0E"/>
    <w:rsid w:val="00421A72"/>
    <w:rsid w:val="00506251"/>
    <w:rsid w:val="005359A0"/>
    <w:rsid w:val="00551BB7"/>
    <w:rsid w:val="00566550"/>
    <w:rsid w:val="006552C4"/>
    <w:rsid w:val="006B39FD"/>
    <w:rsid w:val="0077444C"/>
    <w:rsid w:val="007C25DE"/>
    <w:rsid w:val="009103CA"/>
    <w:rsid w:val="00A30E39"/>
    <w:rsid w:val="00C565F3"/>
    <w:rsid w:val="00E43AF4"/>
    <w:rsid w:val="00F539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EED97"/>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2C4"/>
    <w:pPr>
      <w:spacing w:line="480" w:lineRule="auto"/>
      <w:ind w:firstLine="720"/>
    </w:pPr>
  </w:style>
  <w:style w:type="paragraph" w:styleId="Heading1">
    <w:name w:val="heading 1"/>
    <w:basedOn w:val="Normal"/>
    <w:next w:val="Normal"/>
    <w:link w:val="Heading1Char"/>
    <w:uiPriority w:val="9"/>
    <w:qFormat/>
    <w:rsid w:val="00E43AF4"/>
    <w:pPr>
      <w:keepNext/>
      <w:keepLines/>
      <w:spacing w:before="240" w:after="0"/>
      <w:ind w:firstLine="0"/>
      <w:jc w:val="center"/>
      <w:outlineLvl w:val="0"/>
    </w:pPr>
    <w:rPr>
      <w:rFonts w:eastAsiaTheme="majorEastAsia" w:cstheme="majorBidi"/>
      <w:b/>
      <w:bCs/>
      <w:color w:val="000000" w:themeColor="text1"/>
    </w:rPr>
  </w:style>
  <w:style w:type="paragraph" w:styleId="Heading2">
    <w:name w:val="heading 2"/>
    <w:basedOn w:val="Heading1"/>
    <w:next w:val="Normal"/>
    <w:link w:val="Heading2Char"/>
    <w:uiPriority w:val="9"/>
    <w:unhideWhenUsed/>
    <w:qFormat/>
    <w:rsid w:val="00E43AF4"/>
    <w:pPr>
      <w:jc w:val="left"/>
      <w:outlineLvl w:val="1"/>
    </w:pPr>
  </w:style>
  <w:style w:type="paragraph" w:styleId="Heading3">
    <w:name w:val="heading 3"/>
    <w:basedOn w:val="Heading2"/>
    <w:next w:val="Normal"/>
    <w:link w:val="Heading3Char"/>
    <w:uiPriority w:val="9"/>
    <w:unhideWhenUsed/>
    <w:qFormat/>
    <w:rsid w:val="00E43AF4"/>
    <w:pPr>
      <w:outlineLvl w:val="2"/>
    </w:pPr>
    <w:rPr>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3019"/>
    <w:rPr>
      <w:sz w:val="16"/>
      <w:szCs w:val="16"/>
    </w:rPr>
  </w:style>
  <w:style w:type="paragraph" w:styleId="CommentText">
    <w:name w:val="annotation text"/>
    <w:basedOn w:val="Normal"/>
    <w:link w:val="CommentTextChar"/>
    <w:uiPriority w:val="99"/>
    <w:unhideWhenUsed/>
    <w:rsid w:val="003D3019"/>
    <w:pPr>
      <w:spacing w:line="240" w:lineRule="auto"/>
    </w:pPr>
    <w:rPr>
      <w:sz w:val="20"/>
      <w:szCs w:val="20"/>
    </w:rPr>
  </w:style>
  <w:style w:type="character" w:customStyle="1" w:styleId="CommentTextChar">
    <w:name w:val="Comment Text Char"/>
    <w:basedOn w:val="DefaultParagraphFont"/>
    <w:link w:val="CommentText"/>
    <w:uiPriority w:val="99"/>
    <w:rsid w:val="003D3019"/>
    <w:rPr>
      <w:sz w:val="20"/>
      <w:szCs w:val="20"/>
    </w:rPr>
  </w:style>
  <w:style w:type="paragraph" w:styleId="CommentSubject">
    <w:name w:val="annotation subject"/>
    <w:basedOn w:val="CommentText"/>
    <w:next w:val="CommentText"/>
    <w:link w:val="CommentSubjectChar"/>
    <w:uiPriority w:val="99"/>
    <w:semiHidden/>
    <w:unhideWhenUsed/>
    <w:rsid w:val="003D3019"/>
    <w:rPr>
      <w:b/>
      <w:bCs/>
    </w:rPr>
  </w:style>
  <w:style w:type="character" w:customStyle="1" w:styleId="CommentSubjectChar">
    <w:name w:val="Comment Subject Char"/>
    <w:basedOn w:val="CommentTextChar"/>
    <w:link w:val="CommentSubject"/>
    <w:uiPriority w:val="99"/>
    <w:semiHidden/>
    <w:rsid w:val="003D3019"/>
    <w:rPr>
      <w:b/>
      <w:bCs/>
      <w:sz w:val="20"/>
      <w:szCs w:val="20"/>
    </w:rPr>
  </w:style>
  <w:style w:type="paragraph" w:styleId="BalloonText">
    <w:name w:val="Balloon Text"/>
    <w:basedOn w:val="Normal"/>
    <w:link w:val="BalloonTextChar"/>
    <w:uiPriority w:val="99"/>
    <w:semiHidden/>
    <w:unhideWhenUsed/>
    <w:rsid w:val="003D301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019"/>
    <w:rPr>
      <w:rFonts w:ascii="Times New Roman" w:hAnsi="Times New Roman" w:cs="Times New Roman"/>
      <w:sz w:val="18"/>
      <w:szCs w:val="18"/>
    </w:rPr>
  </w:style>
  <w:style w:type="character" w:customStyle="1" w:styleId="Heading1Char">
    <w:name w:val="Heading 1 Char"/>
    <w:basedOn w:val="DefaultParagraphFont"/>
    <w:link w:val="Heading1"/>
    <w:uiPriority w:val="9"/>
    <w:rsid w:val="00E43AF4"/>
    <w:rPr>
      <w:rFonts w:eastAsiaTheme="majorEastAsia" w:cstheme="majorBidi"/>
      <w:b/>
      <w:bCs/>
      <w:color w:val="000000" w:themeColor="text1"/>
    </w:rPr>
  </w:style>
  <w:style w:type="character" w:customStyle="1" w:styleId="Heading2Char">
    <w:name w:val="Heading 2 Char"/>
    <w:basedOn w:val="DefaultParagraphFont"/>
    <w:link w:val="Heading2"/>
    <w:uiPriority w:val="9"/>
    <w:rsid w:val="00E43AF4"/>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E43AF4"/>
    <w:rPr>
      <w:rFonts w:eastAsiaTheme="majorEastAsia" w:cstheme="majorBidi"/>
      <w:b/>
      <w:bCs/>
      <w:color w:val="000000" w:themeColor="text1"/>
    </w:rPr>
  </w:style>
  <w:style w:type="character" w:styleId="Hyperlink">
    <w:name w:val="Hyperlink"/>
    <w:basedOn w:val="DefaultParagraphFont"/>
    <w:uiPriority w:val="99"/>
    <w:unhideWhenUsed/>
    <w:rsid w:val="002611B4"/>
    <w:rPr>
      <w:color w:val="0563C1" w:themeColor="hyperlink"/>
      <w:u w:val="single"/>
    </w:rPr>
  </w:style>
  <w:style w:type="character" w:styleId="UnresolvedMention">
    <w:name w:val="Unresolved Mention"/>
    <w:basedOn w:val="DefaultParagraphFont"/>
    <w:uiPriority w:val="99"/>
    <w:semiHidden/>
    <w:unhideWhenUsed/>
    <w:rsid w:val="002611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ium.com/qiskit"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EBC0A-B00D-6C4F-B136-27561F70A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Pages>
  <Words>5126</Words>
  <Characters>2922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Garrett, Michael Dwane</cp:lastModifiedBy>
  <cp:revision>12</cp:revision>
  <dcterms:created xsi:type="dcterms:W3CDTF">2019-07-15T13:11:00Z</dcterms:created>
  <dcterms:modified xsi:type="dcterms:W3CDTF">2019-07-1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4oKdCno"/&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